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D2FCE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BC51279"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5F0A9B30" w:rsidR="00C8550B" w:rsidRDefault="00C8550B" w:rsidP="00C8550B">
      <w:pPr>
        <w:jc w:val="both"/>
        <w:rPr>
          <w:lang w:val="de-DE"/>
        </w:rPr>
      </w:pPr>
      <w:r w:rsidRPr="00C8550B">
        <w:rPr>
          <w:lang w:val="de-DE"/>
        </w:rPr>
        <w:lastRenderedPageBreak/>
        <w:t xml:space="preserve">Wenn eine Komponente JMS nutzt, wird diese als Client bezeichnet. Dieser kann mithilfe von JMS senden oder empfangen. Dabei bietet JMS die Möglichkeit eines asynchronen Austausches gleichberechtigter Partner die nicht dem strengen Client-Server-Modell en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Broker 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31ACABC3"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566B9410"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0F2E935"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w:t>
      </w:r>
      <w:r w:rsidR="002E03FB" w:rsidRPr="000A5242">
        <w:rPr>
          <w:lang w:val="de-DE"/>
        </w:rPr>
        <w:t>die Phasen, die während der Verarbeitung einer Transaktion eintreten können.</w:t>
      </w:r>
    </w:p>
    <w:p w14:paraId="50D7C2C5" w14:textId="55A50F7E"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7E151D">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F5D4041"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w:t>
      </w:r>
      <w:r w:rsidRPr="00636A6D">
        <w:rPr>
          <w:lang w:val="de-DE"/>
        </w:rPr>
        <w:lastRenderedPageBreak/>
        <w:t>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6"/>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7"/>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2BE0831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7E3CC750"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41D67F83" w:rsidR="00C56C67" w:rsidRPr="00C56C67" w:rsidRDefault="00C56C67" w:rsidP="00C56C67">
      <w:pPr>
        <w:jc w:val="both"/>
        <w:rPr>
          <w:lang w:val="de-DE"/>
        </w:rPr>
      </w:pPr>
      <w:r w:rsidRPr="00C56C67">
        <w:rPr>
          <w:lang w:val="de-DE"/>
        </w:rPr>
        <w:t>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w:t>
      </w:r>
      <w:r w:rsidR="000B5128">
        <w:rPr>
          <w:lang w:val="de-DE"/>
        </w:rPr>
        <w:t xml:space="preserve"> (Java Transaction API)</w:t>
      </w:r>
      <w:r w:rsidRPr="00C56C67">
        <w:rPr>
          <w:lang w:val="de-DE"/>
        </w:rPr>
        <w:t xml:space="preserve">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8"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0A88F54"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32A5A57F"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3923FC30"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zimplementierung Jersey alle grundlegenden Spezifikations</w:t>
      </w:r>
      <w:r>
        <w:rPr>
          <w:color w:val="000000"/>
          <w:lang w:val="de-DE" w:eastAsia="de-DE"/>
        </w:rPr>
        <w:lastRenderedPageBreak/>
        <w:t xml:space="preserve">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8"/>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w:t>
      </w:r>
      <w:r w:rsidRPr="00BB635C">
        <w:rPr>
          <w:lang w:val="de-DE"/>
        </w:rPr>
        <w:t xml:space="preserve">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9"/>
      <w:commentRangeStart w:id="10"/>
      <w:r w:rsidRPr="00054216">
        <w:rPr>
          <w:highlight w:val="red"/>
          <w:lang w:val="de-DE"/>
        </w:rPr>
        <w:t>zurück</w:t>
      </w:r>
      <w:commentRangeEnd w:id="9"/>
      <w:r w:rsidR="00054216">
        <w:rPr>
          <w:rStyle w:val="Kommentarzeichen"/>
          <w:i w:val="0"/>
          <w:iCs w:val="0"/>
          <w:color w:val="auto"/>
        </w:rPr>
        <w:commentReference w:id="9"/>
      </w:r>
      <w:commentRangeEnd w:id="10"/>
      <w:r w:rsidR="00EC51A6">
        <w:rPr>
          <w:rStyle w:val="Kommentarzeichen"/>
          <w:i w:val="0"/>
          <w:iCs w:val="0"/>
          <w:color w:val="auto"/>
        </w:rPr>
        <w:commentReference w:id="10"/>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11" w:name="_Ref470198118"/>
      <w:r>
        <w:rPr>
          <w:lang w:val="de-DE"/>
        </w:rPr>
        <w:t>Weitere Umsetzungsmerkmale</w:t>
      </w:r>
      <w:bookmarkEnd w:id="11"/>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2"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2"/>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13" w:name="_Ref470198186"/>
      <w:r>
        <w:rPr>
          <w:lang w:val="de-DE"/>
        </w:rPr>
        <w:t>Maßnahmen zur Perform</w:t>
      </w:r>
      <w:r w:rsidR="00805A3E">
        <w:rPr>
          <w:lang w:val="de-DE"/>
        </w:rPr>
        <w:t>a</w:t>
      </w:r>
      <w:r>
        <w:rPr>
          <w:lang w:val="de-DE"/>
        </w:rPr>
        <w:t>nceoptimierung</w:t>
      </w:r>
      <w:bookmarkEnd w:id="13"/>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w:t>
      </w:r>
      <w:r w:rsidRPr="00D62CD2">
        <w:rPr>
          <w:lang w:val="de-DE"/>
        </w:rPr>
        <w:t>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lastRenderedPageBreak/>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47ED249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4" w:name="_Ref470099584"/>
      <w:bookmarkStart w:id="15"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4"/>
      <w:r w:rsidRPr="006976D0">
        <w:rPr>
          <w:lang w:val="de-DE"/>
        </w:rPr>
        <w:t xml:space="preserve"> Ablauf des ne</w:t>
      </w:r>
      <w:r>
        <w:rPr>
          <w:lang w:val="de-DE"/>
        </w:rPr>
        <w:t>uimplementierten Ben</w:t>
      </w:r>
      <w:r w:rsidRPr="006976D0">
        <w:rPr>
          <w:lang w:val="de-DE"/>
        </w:rPr>
        <w:t>chmarking-Tests</w:t>
      </w:r>
      <w:bookmarkEnd w:id="15"/>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16"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16"/>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17"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17"/>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18"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18"/>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19"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19"/>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77777777" w:rsidR="008F0426" w:rsidRDefault="009E43B0"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15pt;height:87.55pt">
            <v:imagedata r:id="rId24" o:title="Test_75_clients_1_cpu_memory"/>
          </v:shape>
        </w:pict>
      </w:r>
    </w:p>
    <w:p w14:paraId="7C3440B0" w14:textId="0C2B8221" w:rsidR="00A86F59" w:rsidRPr="0056231A" w:rsidRDefault="008F0426" w:rsidP="008F0426">
      <w:pPr>
        <w:pStyle w:val="Beschriftung"/>
        <w:rPr>
          <w:lang w:val="de-DE"/>
        </w:rPr>
      </w:pPr>
      <w:bookmarkStart w:id="20"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20"/>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7601F5A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EE0BD3">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EE0BD3" w:rsidRPr="00EE0BD3">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w:t>
      </w:r>
      <w:r>
        <w:t>ä</w:t>
      </w:r>
      <w:r>
        <w:t>rung gem</w:t>
      </w:r>
      <w:r>
        <w:t>ä</w:t>
      </w:r>
      <w:r>
        <w:t>ß § 15 Abs. 10 APO i. V. m. § 35 Abs. 7 RaPO.</w:t>
      </w:r>
      <w:r>
        <w:t xml:space="preserve"> </w:t>
      </w:r>
      <w:r>
        <w:t>Hiermit erkl</w:t>
      </w:r>
      <w:r>
        <w:t>ä</w:t>
      </w:r>
      <w:r>
        <w:t>re ich, dass ich die vorliegende Abschlussarbeit selbstst</w:t>
      </w:r>
      <w:r>
        <w:t>ä</w:t>
      </w:r>
      <w:r>
        <w:t>ndig verfasst, noch</w:t>
      </w:r>
      <w:r>
        <w:t xml:space="preserve"> </w:t>
      </w:r>
      <w:r>
        <w:t>nicht anderweitig f</w:t>
      </w:r>
      <w:r>
        <w:t>ü</w:t>
      </w:r>
      <w:r>
        <w:t>r Pr</w:t>
      </w:r>
      <w:r>
        <w:t>ü</w:t>
      </w:r>
      <w:r>
        <w:t>fungszwecke vorgel</w:t>
      </w:r>
      <w:r>
        <w:t>egt, keine anderen als die angeg</w:t>
      </w:r>
      <w:r>
        <w:t>ebenen Quellen oder Hilfsmittel benutzt sowie w</w:t>
      </w:r>
      <w:r>
        <w:t>örtliche und sin</w:t>
      </w:r>
      <w:r>
        <w:t>ngem</w:t>
      </w:r>
      <w:r>
        <w:t>äße Zitate als solche gekenn</w:t>
      </w:r>
      <w:r>
        <w:t>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bookmarkStart w:id="21" w:name="_GoBack"/>
      <w:bookmarkEnd w:id="21"/>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2" w:name="_Ref469407729"/>
      <w:r w:rsidRPr="00565C3F">
        <w:rPr>
          <w:lang w:val="de-DE"/>
        </w:rPr>
        <w:t>Gesamtarchitekturen im Vergleich</w:t>
      </w:r>
      <w:bookmarkEnd w:id="22"/>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1436BA" w:rsidRPr="00A6598C" w:rsidRDefault="001436BA"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1436BA" w:rsidRPr="00A6598C" w:rsidRDefault="001436BA"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5" w:name="_Ref469992098"/>
      <w:r w:rsidRPr="00565C3F">
        <w:rPr>
          <w:lang w:val="de-DE"/>
        </w:rPr>
        <w:t>Chatclient Masken</w:t>
      </w:r>
      <w:bookmarkEnd w:id="25"/>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1436BA"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9E43B0">
        <w:rPr>
          <w:highlight w:val="yellow"/>
          <w:lang w:val="de-DE"/>
        </w:rPr>
        <w:pict w14:anchorId="0ABB5E2A">
          <v:shape id="_x0000_i1026" type="#_x0000_t75" style="width:311.05pt;height:361.1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6" w:name="_Ref469992103"/>
      <w:r w:rsidRPr="00565C3F">
        <w:rPr>
          <w:lang w:val="de-DE"/>
        </w:rPr>
        <w:lastRenderedPageBreak/>
        <w:t>Benchmarkingclient Masken</w:t>
      </w:r>
      <w:bookmarkEnd w:id="26"/>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1436BA"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9E43B0" w:rsidP="00332E98">
      <w:pPr>
        <w:jc w:val="both"/>
        <w:rPr>
          <w:lang w:val="de-DE"/>
        </w:rPr>
      </w:pPr>
      <w:r>
        <w:rPr>
          <w:lang w:val="de-DE"/>
        </w:rPr>
        <w:pict w14:anchorId="241E2ACD">
          <v:shape id="_x0000_i1027" type="#_x0000_t75" style="width:250.55pt;height:178.55pt">
            <v:imagedata r:id="rId31" o:title="benchmarkingMaske1"/>
          </v:shape>
        </w:pict>
      </w:r>
    </w:p>
    <w:p w14:paraId="2FACE497" w14:textId="77777777" w:rsidR="00C45B2B" w:rsidRDefault="00C45B2B" w:rsidP="00332E98">
      <w:pPr>
        <w:jc w:val="both"/>
        <w:rPr>
          <w:lang w:val="de-DE"/>
        </w:rPr>
      </w:pPr>
    </w:p>
    <w:p w14:paraId="16CA452E" w14:textId="77777777" w:rsidR="00C45B2B" w:rsidRDefault="001436BA"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9E43B0" w:rsidP="00332E98">
      <w:pPr>
        <w:jc w:val="both"/>
        <w:rPr>
          <w:lang w:val="de-DE"/>
        </w:rPr>
      </w:pPr>
      <w:r>
        <w:rPr>
          <w:lang w:val="de-DE"/>
        </w:rPr>
        <w:pict w14:anchorId="6610AC57">
          <v:shape id="_x0000_i1028" type="#_x0000_t75" style="width:247.7pt;height:177.4pt">
            <v:imagedata r:id="rId33" o:title="benchmarkingMaske3"/>
          </v:shape>
        </w:pict>
      </w:r>
    </w:p>
    <w:p w14:paraId="12A53885" w14:textId="77777777" w:rsidR="00C45B2B" w:rsidRDefault="00C45B2B" w:rsidP="00332E98">
      <w:pPr>
        <w:jc w:val="both"/>
        <w:rPr>
          <w:lang w:val="de-DE"/>
        </w:rPr>
      </w:pPr>
    </w:p>
    <w:p w14:paraId="67760B53" w14:textId="77777777" w:rsidR="00C45B2B" w:rsidRDefault="001436BA"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9E43B0" w:rsidP="00332E98">
      <w:pPr>
        <w:jc w:val="both"/>
        <w:rPr>
          <w:lang w:val="de-DE"/>
        </w:rPr>
      </w:pPr>
      <w:r>
        <w:rPr>
          <w:lang w:val="de-DE"/>
        </w:rPr>
        <w:pict w14:anchorId="12C5D905">
          <v:shape id="_x0000_i1029" type="#_x0000_t75" style="width:248.25pt;height:174.5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7" w:name="_Ref470099851"/>
      <w:r>
        <w:rPr>
          <w:lang w:val="de-DE"/>
        </w:rPr>
        <w:lastRenderedPageBreak/>
        <w:t>Benchmarking-Tests</w:t>
      </w:r>
      <w:bookmarkEnd w:id="27"/>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28"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28"/>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62AA49F5"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7B614A">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2EA453FE" w:rsidR="00694439" w:rsidRDefault="00694439" w:rsidP="00694439">
      <w:pPr>
        <w:pStyle w:val="Listenabsatz"/>
        <w:numPr>
          <w:ilvl w:val="0"/>
          <w:numId w:val="46"/>
        </w:numPr>
      </w:pPr>
      <w:r w:rsidRPr="00694439">
        <w:t>Das Aufsetzen und Deployment der Frontendkomponente</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w:t>
      </w:r>
      <w:r>
        <w:t xml:space="preserve">der Angular-CLI mittels </w:t>
      </w:r>
      <w:r w:rsidRPr="001D5724">
        <w:rPr>
          <w:b/>
        </w:rPr>
        <w:t>npm install -g angular-cli</w:t>
      </w:r>
    </w:p>
    <w:p w14:paraId="62A526EA" w14:textId="4B059D84" w:rsidR="00131E6B" w:rsidRDefault="001D5724" w:rsidP="001D5724">
      <w:pPr>
        <w:pStyle w:val="Listenabsatz"/>
        <w:numPr>
          <w:ilvl w:val="1"/>
          <w:numId w:val="46"/>
        </w:numPr>
      </w:pPr>
      <w:r>
        <w:t>Im Verzeichni</w:t>
      </w:r>
      <w:r>
        <w:t xml:space="preserve">s des Frontend-Projekts </w:t>
      </w:r>
      <w:r w:rsidRPr="001D5724">
        <w:rPr>
          <w:b/>
        </w:rPr>
        <w:t>ng serve</w:t>
      </w:r>
      <w:r>
        <w:t xml:space="preserve"> ausführen und mit Browser auf angezeigte Adresse</w:t>
      </w:r>
      <w:r>
        <w:t xml:space="preserve"> (http://localhost:3000</w:t>
      </w:r>
      <w:r>
        <w:t xml:space="preserve">) navigieren. Im Browser mittels der Taste </w:t>
      </w:r>
      <w:r w:rsidRPr="001D5724">
        <w:rPr>
          <w:b/>
        </w:rPr>
        <w:t>F12</w:t>
      </w:r>
      <w:r>
        <w:t xml:space="preserve"> die Entwicklertools öffnen und die Emulation einer mobilen Ansicht aktiv</w:t>
      </w:r>
      <w:r>
        <w:t>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1436BA" w:rsidRPr="00F30867" w:rsidRDefault="001436BA">
      <w:pPr>
        <w:pStyle w:val="Kommentartext"/>
        <w:rPr>
          <w:lang w:val="de-DE"/>
        </w:rPr>
      </w:pPr>
      <w:r>
        <w:rPr>
          <w:rStyle w:val="Kommentarzeichen"/>
        </w:rPr>
        <w:annotationRef/>
      </w:r>
      <w:r w:rsidRPr="00F30867">
        <w:rPr>
          <w:lang w:val="de-DE"/>
        </w:rPr>
        <w:t>Begriff einführen</w:t>
      </w:r>
    </w:p>
  </w:comment>
  <w:comment w:id="9" w:author="David" w:date="2016-12-22T15:31:00Z" w:initials="D">
    <w:p w14:paraId="20B11F8B" w14:textId="52A6E32D" w:rsidR="001436BA" w:rsidRDefault="001436BA">
      <w:pPr>
        <w:pStyle w:val="Kommentartext"/>
      </w:pPr>
      <w:r>
        <w:rPr>
          <w:rStyle w:val="Kommentarzeichen"/>
        </w:rPr>
        <w:annotationRef/>
      </w:r>
      <w:r>
        <w:t>Entfernen?</w:t>
      </w:r>
    </w:p>
  </w:comment>
  <w:comment w:id="10" w:author="Max Auch" w:date="2016-12-22T20:22:00Z" w:initials="MA">
    <w:p w14:paraId="655555EB" w14:textId="5F2CD5F8" w:rsidR="00EC51A6" w:rsidRDefault="00EC51A6">
      <w:pPr>
        <w:pStyle w:val="Kommentartext"/>
      </w:pPr>
      <w:r>
        <w:rPr>
          <w:rStyle w:val="Kommentarzeichen"/>
        </w:rPr>
        <w:annotationRef/>
      </w:r>
      <w:r>
        <w:t>Du referenzierst kein einziges Mal aus dem Text diese Abbildung.. Vllt kannst das noch irgendwo verwurschteln</w:t>
      </w:r>
      <w:r w:rsidR="001D5724">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20B11F8B" w15:done="0"/>
  <w15:commentEx w15:paraId="655555EB" w15:paraIdParent="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1DF7A1" w14:textId="77777777" w:rsidR="00B00F88" w:rsidRDefault="00B00F88">
      <w:r>
        <w:separator/>
      </w:r>
    </w:p>
  </w:endnote>
  <w:endnote w:type="continuationSeparator" w:id="0">
    <w:p w14:paraId="23E48264" w14:textId="77777777" w:rsidR="00B00F88" w:rsidRDefault="00B0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9BA2AB" w14:textId="77777777" w:rsidR="00B00F88" w:rsidRDefault="00B00F88"/>
  </w:footnote>
  <w:footnote w:type="continuationSeparator" w:id="0">
    <w:p w14:paraId="6FF05F09" w14:textId="77777777" w:rsidR="00B00F88" w:rsidRDefault="00B00F88">
      <w:r>
        <w:continuationSeparator/>
      </w:r>
    </w:p>
  </w:footnote>
  <w:footnote w:id="1">
    <w:p w14:paraId="028197A5" w14:textId="7D316C69" w:rsidR="001436BA" w:rsidRPr="00EC601F" w:rsidRDefault="001436BA">
      <w:pPr>
        <w:pStyle w:val="Funotentext"/>
      </w:pPr>
      <w:r w:rsidRPr="00C8550B">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rsidR="007E151D">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1436BA" w:rsidRPr="008A0017" w:rsidRDefault="001436BA">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5AE1A162" w:rsidR="001436BA" w:rsidRPr="00EC4695" w:rsidRDefault="001436BA"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7E151D">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1436BA" w:rsidRPr="006940C0" w:rsidRDefault="001436BA">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35F0A8E3" w:rsidR="001436BA" w:rsidRPr="00573D63" w:rsidRDefault="001436BA">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7E151D">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2437923D" w:rsidR="001436BA" w:rsidRPr="00C8402F" w:rsidRDefault="001436BA">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7E151D">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7777777" w:rsidR="001436BA" w:rsidRPr="000159B7" w:rsidRDefault="001436BA"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21859110" w:rsidR="001436BA" w:rsidRPr="00D211A7" w:rsidRDefault="001436BA"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00403BFC">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00403BFC" w:rsidRPr="00403BFC">
        <w:t>[22]</w:t>
      </w:r>
      <w:r w:rsidRPr="00BA4C32">
        <w:rPr>
          <w:lang w:val="de-DE"/>
        </w:rPr>
        <w:fldChar w:fldCharType="end"/>
      </w:r>
      <w:r w:rsidRPr="00BA4C32">
        <w:rPr>
          <w:lang w:val="de-DE"/>
        </w:rPr>
        <w:t>.</w:t>
      </w:r>
    </w:p>
  </w:footnote>
  <w:footnote w:id="9">
    <w:p w14:paraId="58B43FAA" w14:textId="77777777" w:rsidR="001436BA" w:rsidRPr="00DE0578" w:rsidRDefault="001436BA"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1436BA" w:rsidRPr="00BA4C32" w:rsidRDefault="001436BA">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1436BA" w:rsidRPr="008972A8" w:rsidRDefault="001436BA"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1A600509" w:rsidR="001436BA" w:rsidRDefault="001436BA">
    <w:pPr>
      <w:framePr w:wrap="auto" w:vAnchor="text" w:hAnchor="margin" w:xAlign="right" w:y="1"/>
    </w:pPr>
    <w:r>
      <w:fldChar w:fldCharType="begin"/>
    </w:r>
    <w:r>
      <w:instrText xml:space="preserve">PAGE  </w:instrText>
    </w:r>
    <w:r>
      <w:fldChar w:fldCharType="separate"/>
    </w:r>
    <w:r w:rsidR="006564BD">
      <w:rPr>
        <w:noProof/>
      </w:rPr>
      <w:t>20</w:t>
    </w:r>
    <w:r>
      <w:fldChar w:fldCharType="end"/>
    </w:r>
  </w:p>
  <w:p w14:paraId="598C0730" w14:textId="77777777" w:rsidR="001436BA" w:rsidRDefault="001436BA">
    <w:pPr>
      <w:ind w:right="360"/>
    </w:pPr>
    <w:r>
      <w:t>Studienarbeit – Verteilte Systeme</w:t>
    </w:r>
  </w:p>
  <w:p w14:paraId="6BFC936D" w14:textId="77777777" w:rsidR="001436BA" w:rsidRDefault="001436B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B5128"/>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D572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05D64"/>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399A"/>
    <w:rsid w:val="003C673B"/>
    <w:rsid w:val="003D103D"/>
    <w:rsid w:val="003D1A6A"/>
    <w:rsid w:val="003D5332"/>
    <w:rsid w:val="003D6361"/>
    <w:rsid w:val="003D6DE3"/>
    <w:rsid w:val="00403BFC"/>
    <w:rsid w:val="00406754"/>
    <w:rsid w:val="00411732"/>
    <w:rsid w:val="0041201A"/>
    <w:rsid w:val="004146C8"/>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564BD"/>
    <w:rsid w:val="00665576"/>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873B2"/>
    <w:rsid w:val="00795719"/>
    <w:rsid w:val="007A1701"/>
    <w:rsid w:val="007A6C97"/>
    <w:rsid w:val="007B30B7"/>
    <w:rsid w:val="007B33F8"/>
    <w:rsid w:val="007B614A"/>
    <w:rsid w:val="007B65E1"/>
    <w:rsid w:val="007C213D"/>
    <w:rsid w:val="007E151D"/>
    <w:rsid w:val="007E3DF2"/>
    <w:rsid w:val="007E7255"/>
    <w:rsid w:val="007F46C3"/>
    <w:rsid w:val="007F60F4"/>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1688D"/>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3448"/>
    <w:rsid w:val="009E43B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B0BFD"/>
    <w:rsid w:val="00AB3C37"/>
    <w:rsid w:val="00AC1473"/>
    <w:rsid w:val="00AC6901"/>
    <w:rsid w:val="00AD0F39"/>
    <w:rsid w:val="00AD4164"/>
    <w:rsid w:val="00AD63DD"/>
    <w:rsid w:val="00AD7CDC"/>
    <w:rsid w:val="00AE0C16"/>
    <w:rsid w:val="00AF0A96"/>
    <w:rsid w:val="00B00F88"/>
    <w:rsid w:val="00B216B2"/>
    <w:rsid w:val="00B2576A"/>
    <w:rsid w:val="00B364D9"/>
    <w:rsid w:val="00B37787"/>
    <w:rsid w:val="00B43E75"/>
    <w:rsid w:val="00B60A22"/>
    <w:rsid w:val="00B62D35"/>
    <w:rsid w:val="00B64FA2"/>
    <w:rsid w:val="00B704B6"/>
    <w:rsid w:val="00B7304C"/>
    <w:rsid w:val="00B81650"/>
    <w:rsid w:val="00B94129"/>
    <w:rsid w:val="00BA089E"/>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13DB2"/>
    <w:rsid w:val="00D211A7"/>
    <w:rsid w:val="00D32832"/>
    <w:rsid w:val="00D365D2"/>
    <w:rsid w:val="00D51C3B"/>
    <w:rsid w:val="00D6191E"/>
    <w:rsid w:val="00D62CD2"/>
    <w:rsid w:val="00D6468F"/>
    <w:rsid w:val="00D772EE"/>
    <w:rsid w:val="00D846DD"/>
    <w:rsid w:val="00D855D2"/>
    <w:rsid w:val="00D8767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51A6"/>
    <w:rsid w:val="00EC601F"/>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5D904-91A6-40BF-9CE9-D5782EE9E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021</Words>
  <Characters>69438</Characters>
  <Application>Microsoft Office Word</Application>
  <DocSecurity>0</DocSecurity>
  <Lines>578</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29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22</cp:revision>
  <cp:lastPrinted>2004-03-23T09:00:00Z</cp:lastPrinted>
  <dcterms:created xsi:type="dcterms:W3CDTF">2016-12-22T18:35:00Z</dcterms:created>
  <dcterms:modified xsi:type="dcterms:W3CDTF">2016-12-2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